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6DDF0A0C"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Pr>
          <w:rFonts w:ascii="Arial" w:hAnsi="Arial" w:cs="Arial"/>
          <w:color w:val="C00000"/>
          <w:lang w:val="en-US"/>
        </w:rPr>
        <w:t xml:space="preserve"> as</w:t>
      </w:r>
      <w:r w:rsidR="00B22B7F">
        <w:rPr>
          <w:rFonts w:ascii="Times New Roman" w:hAnsi="Times New Roman"/>
        </w:rPr>
        <w:t>»</w:t>
      </w:r>
      <w:r w:rsidR="00DA6C25">
        <w:rPr>
          <w:rFonts w:ascii="Times New Roman" w:hAnsi="Times New Roman"/>
        </w:rPr>
        <w:t>.</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Pr>
          <w:rFonts w:ascii="Times New Roman" w:hAnsi="Times New Roman"/>
          <w:lang w:val="en-US"/>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840564"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64289652" w:rsidR="00946533" w:rsidRPr="000D5AF2" w:rsidRDefault="00D8544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0D7464">
      <w:pPr>
        <w:pStyle w:val="Heading5"/>
        <w:numPr>
          <w:ilvl w:val="4"/>
          <w:numId w:val="5"/>
        </w:numPr>
        <w:rPr>
          <w:lang w:val="en-US"/>
        </w:rPr>
      </w:pPr>
      <w:r>
        <w:rPr>
          <w:lang w:val="en-US"/>
        </w:rPr>
        <w:lastRenderedPageBreak/>
        <w:t>Detector</w:t>
      </w:r>
    </w:p>
    <w:p w14:paraId="1C793D3D" w14:textId="2FA47A7F" w:rsidR="00DF5EE4" w:rsidRPr="000D5AF2" w:rsidRDefault="00466133" w:rsidP="003855FD">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39"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2"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Pr>
          <w:color w:val="00518E"/>
          <w:sz w:val="22"/>
          <w:lang w:val="en-US"/>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840565"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840566"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840567"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840568"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62AF1F66" w:rsidR="001E7302" w:rsidRPr="00FA2A1F" w:rsidRDefault="001E7302" w:rsidP="000D7464">
      <w:pPr>
        <w:pStyle w:val="Heading3"/>
        <w:numPr>
          <w:ilvl w:val="2"/>
          <w:numId w:val="5"/>
        </w:numPr>
        <w:rPr>
          <w:rFonts w:ascii="Times New Roman" w:hAnsi="Times New Roman" w:cs="Times New Roman"/>
          <w:color w:val="0070C0"/>
        </w:rPr>
      </w:pPr>
      <w:bookmarkStart w:id="145" w:name="_Toc120997009"/>
      <w:bookmarkStart w:id="146" w:name="_Interface"/>
      <w:bookmarkEnd w:id="146"/>
      <w:r>
        <w:rPr>
          <w:rFonts w:ascii="Times New Roman" w:hAnsi="Times New Roman" w:cs="Times New Roman"/>
          <w:color w:val="0070C0"/>
          <w:lang w:val="en-US"/>
        </w:rPr>
        <w:t>Interface</w:t>
      </w:r>
      <w:bookmarkEnd w:id="145"/>
    </w:p>
    <w:p w14:paraId="5E21313B" w14:textId="735477E0" w:rsidR="00CB5D46" w:rsidRPr="008205AD" w:rsidRDefault="00CF438E"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9259" behindDoc="0" locked="0" layoutInCell="1" allowOverlap="1" wp14:anchorId="016F68FE" wp14:editId="55BE117A">
            <wp:simplePos x="0" y="0"/>
            <wp:positionH relativeFrom="column">
              <wp:posOffset>1540620</wp:posOffset>
            </wp:positionH>
            <wp:positionV relativeFrom="paragraph">
              <wp:posOffset>-1491</wp:posOffset>
            </wp:positionV>
            <wp:extent cx="2695575" cy="4552950"/>
            <wp:effectExtent l="0" t="0" r="9525" b="0"/>
            <wp:wrapTopAndBottom/>
            <wp:docPr id="1411241090"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41090" name="Picture 1" descr="Graphical user interface, text, application, email&#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lastRenderedPageBreak/>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lastRenderedPageBreak/>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840569"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840570"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840571"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840572"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840573"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840574"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840575"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840576"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840577"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840578"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840579"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840580"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840581"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840582"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840583"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8pt;height:31.95pt" o:ole="">
            <v:imagedata r:id="rId394" o:title=""/>
          </v:shape>
          <o:OLEObject Type="Embed" ProgID="Equation.3" ShapeID="_x0000_i1045" DrawAspect="Content" ObjectID="_1742840584"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840585"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840586"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4"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6"/>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7"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2">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4"/>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5"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6"/>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7"/>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8"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9"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3"/>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4"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6">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8"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8"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3"/>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4"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9"/>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9"/>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8">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0"/>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1"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9"/>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0"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4"/>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5"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8">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1.95pt" o:ole="">
            <v:imagedata r:id="rId449" o:title=""/>
          </v:shape>
          <o:OLEObject Type="Embed" ProgID="Equation.DSMT4" ShapeID="_x0000_i1048" DrawAspect="Content" ObjectID="_1742840587" r:id="rId450"/>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1">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2"/>
      <w:footerReference w:type="default" r:id="rId453"/>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5CBDE" w14:textId="77777777" w:rsidR="00C4540E" w:rsidRDefault="00C4540E" w:rsidP="004639AF">
      <w:pPr>
        <w:pStyle w:val="a"/>
      </w:pPr>
      <w:r>
        <w:separator/>
      </w:r>
    </w:p>
  </w:endnote>
  <w:endnote w:type="continuationSeparator" w:id="0">
    <w:p w14:paraId="08A2F205" w14:textId="77777777" w:rsidR="00C4540E" w:rsidRDefault="00C4540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4DCD0" w14:textId="77777777" w:rsidR="00C4540E" w:rsidRDefault="00C4540E" w:rsidP="004639AF">
      <w:pPr>
        <w:pStyle w:val="a"/>
      </w:pPr>
      <w:r>
        <w:separator/>
      </w:r>
    </w:p>
  </w:footnote>
  <w:footnote w:type="continuationSeparator" w:id="0">
    <w:p w14:paraId="05BC38E2" w14:textId="77777777" w:rsidR="00C4540E" w:rsidRDefault="00C4540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40E"/>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394E"/>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58.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455" Type="http://schemas.openxmlformats.org/officeDocument/2006/relationships/theme" Target="theme/theme1.xml"/><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00.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10.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2.png"/><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png"/><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oleObject" Target="embeddings/oleObject24.bin"/><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60.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70.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header" Target="head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oter" Target="footer1.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fontTable" Target="fontTable.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2.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61.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2.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image" Target="media/image363.wmf"/><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5.wmf"/><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5.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image" Target="media/image36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158</Words>
  <Characters>177604</Characters>
  <Application>Microsoft Office Word</Application>
  <DocSecurity>0</DocSecurity>
  <Lines>1480</Lines>
  <Paragraphs>4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34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630</cp:revision>
  <cp:lastPrinted>2022-12-11T12:09:00Z</cp:lastPrinted>
  <dcterms:created xsi:type="dcterms:W3CDTF">2022-11-27T12:31:00Z</dcterms:created>
  <dcterms:modified xsi:type="dcterms:W3CDTF">2023-04-1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